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0F904D60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พัฒนาระบบ</w:t>
      </w:r>
      <w:r w:rsidR="008F3DF3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</w:rPr>
        <w:t>ค้นคืนสารสนเทศ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ข้ามภาษาสำหรับข้อมูลค่า</w:t>
      </w:r>
      <w:r w:rsidR="005D06E0">
        <w:rPr>
          <w:rFonts w:ascii="TH Sarabun New" w:hAnsi="TH Sarabun New" w:cs="TH Sarabun New" w:hint="cs"/>
          <w:color w:val="auto"/>
          <w:sz w:val="32"/>
          <w:szCs w:val="32"/>
          <w:highlight w:val="yellow"/>
          <w:cs/>
        </w:rPr>
        <w:t>สัมประสิทธิ์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2F288814" w14:textId="5EAE742A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 xml:space="preserve">Development of a Cross-Lingual Information Retrieval System for </w:t>
      </w:r>
      <w:r w:rsidR="005D06E0">
        <w:rPr>
          <w:rFonts w:ascii="TH Sarabun New" w:hAnsi="TH Sarabun New"/>
          <w:color w:val="auto"/>
          <w:sz w:val="32"/>
          <w:szCs w:val="32"/>
          <w:highlight w:val="yellow"/>
        </w:rPr>
        <w:t xml:space="preserve">GHGs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>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AC88C4E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</w:t>
      </w:r>
      <w:r w:rsidR="008F3DF3">
        <w:rPr>
          <w:rFonts w:ascii="TH Sarabun New" w:hAnsi="TH Sarabun New" w:cs="TH Sarabun New"/>
          <w:color w:val="auto"/>
          <w:sz w:val="32"/>
          <w:szCs w:val="32"/>
          <w:cs/>
        </w:rPr>
        <w:t>ค้นคืนสารสนเทศ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AF285D1" w:rsidR="008F6FD9" w:rsidRPr="00023ACE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</w:t>
      </w:r>
      <w:r w:rsidR="008F3DF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</w:rPr>
        <w:t>ค้นคืนสารสนเทศ</w:t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ข้ามภาษาสำหรับข้อมูลค่า</w:t>
      </w:r>
      <w:r w:rsidR="005D06E0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สัมประสิทธิ์</w:t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6F0403AC" w14:textId="579D7772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5D06E0">
        <w:rPr>
          <w:rFonts w:ascii="TH Sarabun New" w:hAnsi="TH Sarabun New"/>
          <w:b w:val="0"/>
          <w:bCs w:val="0"/>
          <w:color w:val="auto"/>
          <w:sz w:val="30"/>
          <w:szCs w:val="30"/>
        </w:rPr>
        <w:t xml:space="preserve">GHGs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6F07B4CA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</w:t>
      </w:r>
      <w:r w:rsidR="00405CFA" w:rsidRPr="00405CFA">
        <w:rPr>
          <w:rFonts w:ascii="TH Sarabun New" w:hAnsi="TH Sarabun New" w:cs="TH Sarabun New" w:hint="cs"/>
          <w:sz w:val="32"/>
          <w:szCs w:val="32"/>
          <w:highlight w:val="green"/>
          <w:cs/>
          <w:lang w:bidi="th-TH"/>
        </w:rPr>
        <w:t>กำหนด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  <w:cs/>
          <w:lang w:bidi="th-TH"/>
        </w:rPr>
        <w:t>ค่า</w:t>
      </w:r>
      <w:r w:rsidR="00405CFA" w:rsidRPr="00405CFA">
        <w:rPr>
          <w:rFonts w:ascii="TH Sarabun New" w:hAnsi="TH Sarabun New" w:cs="TH Sarabun New" w:hint="cs"/>
          <w:sz w:val="32"/>
          <w:szCs w:val="32"/>
          <w:highlight w:val="green"/>
          <w:cs/>
          <w:lang w:bidi="th-TH"/>
        </w:rPr>
        <w:t>สัมประสิทธิ์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  <w:cs/>
          <w:lang w:bidi="th-TH"/>
        </w:rPr>
        <w:t>การปล่อยก๊าซเรือนกระจก (</w:t>
      </w:r>
      <w:r w:rsidR="005D06E0">
        <w:rPr>
          <w:rFonts w:ascii="TH Sarabun New" w:hAnsi="TH Sarabun New" w:cs="TH Sarabun New"/>
          <w:sz w:val="32"/>
          <w:szCs w:val="32"/>
          <w:highlight w:val="green"/>
          <w:lang w:bidi="th-TH"/>
        </w:rPr>
        <w:t xml:space="preserve">GHGs 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443EFA3E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ล่าวคือ ผู้ใช้งานบางส่วนถนัดใช้คำค้นภาษาไทย แต่อีก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D1CBC04" w:rsidR="0006704F" w:rsidRPr="0097091E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12318460" w:rsidR="0006704F" w:rsidRDefault="008F3DF3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77777777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โดยทั่วไป ตัววัดที่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4D3603C1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70250FF1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04EA79D9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5F7C122D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lastRenderedPageBreak/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03F6314D" w:rsidR="000759FF" w:rsidRDefault="000759FF" w:rsidP="000D52F3">
      <w:pPr>
        <w:ind w:left="360"/>
        <w:jc w:val="thaiDistribute"/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(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องค์การมหาชน)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Author&gt;&lt;Year&gt;2018&lt;/Year&gt;&lt;RecNum&gt;13&lt;/RecNum&gt;&lt;DisplayText&gt;[3]&lt;/DisplayText&gt;&lt;record&gt;&lt;rec-number&gt;13&lt;/rec-number&gt;&lt;foreign-keys&gt;&lt;key app="EN" db-id="9szrpf9vozp2ere990950wfd5zvtr5f5900z" timestamp="1736901280"&gt;13&lt;/key&gt;&lt;/foreign-keys&gt;&lt;ref-type name="Book"&gt;6&lt;/ref-type&gt;&lt;contributors&gt;&lt;authors&gt;&lt;author&gt;&lt;style face="normal" font="default" charset="222" size="15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องค์การบริหารจัดการก๊าซเรือนกระจก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style&gt;&lt;style face="normal" font="default" charset="222" size="100%"&gt; &lt;/style&gt;&lt;style face="normal" font="default" size="100%"&gt;(&lt;/style&gt;&lt;style face="normal" font="default" charset="222" size="15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องค์การมหาชน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style&gt;&lt;style face="normal" font="default" size="100%"&gt;)&lt;/style&gt;&lt;/author&gt;&lt;/authors&gt;&lt;/contributors&gt;&lt;titles&gt;&lt;title&gt;&lt;style face="normal" font="default" charset="222" size="15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แนวทางการประเมินคาร์บอนฟุตพริ้นท์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style&gt;&lt;style face="normal" font="default" size="100%"&gt;&amp;#xD;&lt;/style&gt;&lt;style face="normal" font="default" charset="222" size="15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สำหรับองค์กรปกครองส่วนท้องถิ่น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style&gt;&lt;/title&gt;&lt;/titles&gt;&lt;section&gt;63&lt;/section&gt;&lt;dates&gt;&lt;year&gt;2018&lt;/year&gt;&lt;/dates&gt;&lt;urls&gt;&lt;/urls&gt;&lt;/record&gt;&lt;/Cite&gt;&lt;/EndNote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3]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F0CFCFB" w14:textId="698E5897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ข้อมูลทุติยภูมิจากแหล่งข้อมูลที่น่าเชื่อถือ </w:t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 ดังนี้</w:t>
      </w:r>
    </w:p>
    <w:p w14:paraId="5051FD07" w14:textId="7F7ACF98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2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3</w:t>
      </w:r>
      <w:r>
        <w:rPr>
          <w:rFonts w:ascii="TH Sarabun New" w:hAnsi="TH Sarabun New" w:cs="TH Sarabun New"/>
          <w:sz w:val="32"/>
          <w:szCs w:val="32"/>
          <w:lang w:bidi="th-TH"/>
        </w:rPr>
        <w:t>.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222569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68CECF9E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4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4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526E495F" w:rsidR="0025625A" w:rsidRDefault="0025625A" w:rsidP="00CA052F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7672698D" w:rsidR="0074683C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106B622F" w:rsidR="00760FCA" w:rsidRPr="0074683C" w:rsidRDefault="0074683C" w:rsidP="00760FCA">
      <w:pPr>
        <w:ind w:left="720"/>
        <w:jc w:val="thaiDistribute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เอกสาร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 เพื่อเพิ่มความแม่นยำในการค้นหา</w:t>
      </w:r>
    </w:p>
    <w:p w14:paraId="391D1941" w14:textId="64E8F9E5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5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5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575AEC08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6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6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งานวิจัยที่เกี่ยวข้อง</w:t>
      </w:r>
    </w:p>
    <w:p w14:paraId="3DA2D162" w14:textId="420B0F09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7]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7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54E25E3C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3DC31B8C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8]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086257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086257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8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1367394C" w:rsidR="008A4467" w:rsidRPr="008A4467" w:rsidRDefault="008A4467" w:rsidP="00590269">
      <w:pPr>
        <w:ind w:left="360" w:firstLine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เทคนิคหลัก </w:t>
      </w:r>
    </w:p>
    <w:p w14:paraId="03B5901B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3348F2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89324A">
      <w:pPr>
        <w:pStyle w:val="Pro"/>
        <w:spacing w:before="240"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6FBE9A5A" w:rsidR="00BF7258" w:rsidRDefault="00F93F03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E345EDC" wp14:editId="08A0139A">
            <wp:extent cx="5492115" cy="4000500"/>
            <wp:effectExtent l="0" t="0" r="0" b="0"/>
            <wp:docPr id="1403113648" name="Picture 2" descr="A diagram of a computer proce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113648" name="Picture 2" descr="A diagram of a computer proces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607425F7" w:rsidR="006A0972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2C27307" w14:textId="4467496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.1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D380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4F4C8B45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9741B" w14:textId="2B09B507" w:rsidR="00EA4FFE" w:rsidRPr="001B3381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hyperlink r:id="rId10" w:history="1">
        <w:r w:rsidR="005720AC" w:rsidRPr="003B3D0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https://thaicarbonlabel.tgo.or.th</w:t>
        </w:r>
      </w:hyperlink>
    </w:p>
    <w:p w14:paraId="097ACA51" w14:textId="719813BD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612D57F6" w:rsidR="004C4287" w:rsidRDefault="001019EA" w:rsidP="001019EA">
      <w:pPr>
        <w:spacing w:after="120"/>
        <w:ind w:left="360" w:firstLine="360"/>
        <w:rPr>
          <w:rFonts w:ascii="TH Sarabun New" w:hAnsi="TH Sarabun New" w:cs="TH Sarabun New" w:hint="cs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นำแถว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ที่ข้อมูลขาดห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ไปออก</w:t>
      </w:r>
    </w:p>
    <w:p w14:paraId="798C3643" w14:textId="72CA3BC8" w:rsidR="006A0972" w:rsidRDefault="00A50628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728E6BFA" w14:textId="16704CB1" w:rsidR="004C4287" w:rsidRPr="004C4287" w:rsidRDefault="004C4287" w:rsidP="00DB1AF3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33DFE6BD" w14:textId="67249223" w:rsidR="006A0972" w:rsidRDefault="00140A7A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6CE63CB8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 w:rsidR="00176C8A"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แม่นยำ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6C483F66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03325E81" w:rsidR="007413CF" w:rsidRPr="00140A7A" w:rsidRDefault="007413CF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2BEEAA45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carbon dioxide</w:t>
      </w:r>
    </w:p>
    <w:p w14:paraId="65CDDFEB" w14:textId="10BB7B02" w:rsidR="00553E2B" w:rsidRDefault="000C0E58" w:rsidP="00553E2B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กระบวนการที่ได้มาซึ่งชุดคำพ้องนี้มาจากการค้นหาคำทั้งหมดของข้อมูลที่ได้มาจาก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าราง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แปลความหมาย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เทียบ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ความหมายของภาษาไทย</w:t>
      </w:r>
      <w:r w:rsidR="008D733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ถ้าคำไหนเป็นตัวย่อนั้นจะอ้างอิงจากเว็บไซต์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hyperlink r:id="rId11" w:history="1">
        <w:r w:rsidR="00553E2B" w:rsidRPr="005D09D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www.abbreviations.com</w:t>
        </w:r>
      </w:hyperlink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53E2B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เป็นแหล่งค้นหาตัวย่อ</w:t>
      </w:r>
      <w:r w:rsidR="008D733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>ส่วน</w:t>
      </w:r>
      <w:r w:rsidR="008D733F">
        <w:rPr>
          <w:rFonts w:ascii="TH Sarabun New" w:hAnsi="TH Sarabun New" w:cs="TH Sarabun New" w:hint="cs"/>
          <w:sz w:val="32"/>
          <w:szCs w:val="32"/>
          <w:cs/>
          <w:lang w:bidi="th-TH"/>
        </w:rPr>
        <w:t>รูปแบบ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ตั้งค่าที่ </w:t>
      </w:r>
      <w:r w:rsidR="00553E2B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738D35BE" w14:textId="77777777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2358F4A2" w14:textId="2B8295E6" w:rsidR="00553E2B" w:rsidRDefault="00553E2B" w:rsidP="00553E2B">
      <w:pPr>
        <w:spacing w:after="120"/>
        <w:ind w:left="720" w:firstLine="360"/>
        <w:rPr>
          <w:rFonts w:ascii="TH Sarabun New" w:hAnsi="TH Sarabun New" w:cs="TH Sarabun New" w:hint="cs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3703F0BA" w14:textId="56C7F6E0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017E19DB" w14:textId="77777777" w:rsidR="008026C4" w:rsidRDefault="008026C4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</w:p>
    <w:p w14:paraId="29028EFA" w14:textId="77777777" w:rsidR="008026C4" w:rsidRDefault="008026C4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</w:p>
    <w:p w14:paraId="75C48A59" w14:textId="77777777" w:rsidR="00AF2F45" w:rsidRPr="00140A7A" w:rsidRDefault="00AF2F45" w:rsidP="00553E2B">
      <w:pPr>
        <w:spacing w:after="120"/>
        <w:ind w:left="720" w:firstLine="360"/>
        <w:rPr>
          <w:rFonts w:ascii="TH Sarabun New" w:hAnsi="TH Sarabun New" w:cs="TH Sarabun New" w:hint="cs"/>
          <w:sz w:val="32"/>
          <w:szCs w:val="32"/>
          <w:cs/>
          <w:lang w:bidi="th-TH"/>
        </w:rPr>
      </w:pPr>
    </w:p>
    <w:p w14:paraId="1BC48BD3" w14:textId="0A46CD71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28C2BD49" w14:textId="77777777" w:rsidR="005F77C6" w:rsidRDefault="00140A7A" w:rsidP="005F77C6">
      <w:pPr>
        <w:spacing w:after="120"/>
        <w:ind w:left="630" w:firstLine="45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4093CDD7" w:rsidR="004820E6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7EBB3ED0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1E44C074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proofErr w:type="gramStart"/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,</w:t>
      </w:r>
      <w:proofErr w:type="gramEnd"/>
      <w:r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lastRenderedPageBreak/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C9EE899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3B6E7B5B" w14:textId="28249EFE" w:rsidR="00C53E9F" w:rsidRDefault="007F7E09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168B53BA" w14:textId="77777777" w:rsidR="0030617A" w:rsidRDefault="00D848CC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13F0F2CB" w:rsidR="00D848CC" w:rsidRDefault="00140A7A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Pr="00140A7A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1579D259" w14:textId="3DA4909D" w:rsidR="000E6821" w:rsidRPr="000E6821" w:rsidRDefault="000E6821" w:rsidP="000E6821">
      <w:pPr>
        <w:spacing w:after="120"/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0E6821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1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0E6821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  <w:r w:rsidRPr="000E6821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 </w:t>
      </w:r>
    </w:p>
    <w:p w14:paraId="243FCD1F" w14:textId="4E8F7C60" w:rsidR="000E6821" w:rsidRDefault="000E6821" w:rsidP="000E6821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6821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0E6821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0AE38F5B" w14:textId="77777777" w:rsidR="00D26B31" w:rsidRPr="000E6821" w:rsidRDefault="00D26B31" w:rsidP="00D94770">
      <w:pPr>
        <w:spacing w:after="1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46502B3F" w14:textId="6B2D2A2E" w:rsidR="00DA720D" w:rsidRPr="00A71DD3" w:rsidRDefault="00A71DD3" w:rsidP="005D06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4FF92486" w14:textId="77777777" w:rsidR="0048485D" w:rsidRPr="00D23CAE" w:rsidRDefault="0048485D" w:rsidP="00204CEE">
      <w:pPr>
        <w:pStyle w:val="Pro"/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2B0D721F" w14:textId="77777777" w:rsidR="00086257" w:rsidRPr="00086257" w:rsidRDefault="00BA0EB8" w:rsidP="00086257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086257" w:rsidRPr="00086257">
        <w:t>[1]</w:t>
      </w:r>
      <w:r w:rsidR="00086257" w:rsidRPr="00086257">
        <w:tab/>
        <w:t xml:space="preserve">G.-A. Levow, D. W. Oard, and P. Resnik, "Dictionary-based techniques for cross-language information retrieval," </w:t>
      </w:r>
      <w:r w:rsidR="00086257" w:rsidRPr="00086257">
        <w:rPr>
          <w:i/>
        </w:rPr>
        <w:t xml:space="preserve">Information processing &amp; management, </w:t>
      </w:r>
      <w:r w:rsidR="00086257" w:rsidRPr="00086257">
        <w:t>vol. 41, no. 3, pp. 523-547, 2005.</w:t>
      </w:r>
    </w:p>
    <w:p w14:paraId="639436EC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2]</w:t>
      </w:r>
      <w:r w:rsidRPr="00086257">
        <w:tab/>
        <w:t xml:space="preserve">S. Sun, C. Luo, and J. Chen, "A review of natural language processing techniques for opinion mining systems," </w:t>
      </w:r>
      <w:r w:rsidRPr="00086257">
        <w:rPr>
          <w:i/>
        </w:rPr>
        <w:t xml:space="preserve">Information fusion, </w:t>
      </w:r>
      <w:r w:rsidRPr="00086257">
        <w:t>vol. 36, pp. 10-25, 2017.</w:t>
      </w:r>
    </w:p>
    <w:p w14:paraId="0901BA98" w14:textId="77777777" w:rsidR="00086257" w:rsidRPr="00086257" w:rsidRDefault="00086257" w:rsidP="00086257">
      <w:pPr>
        <w:pStyle w:val="EndNoteBibliography"/>
        <w:ind w:left="720" w:hanging="720"/>
        <w:rPr>
          <w:i/>
        </w:rPr>
      </w:pPr>
      <w:r w:rsidRPr="00086257">
        <w:t>[3]</w:t>
      </w:r>
      <w:r w:rsidRPr="00086257">
        <w:tab/>
      </w:r>
      <w:r w:rsidRPr="00086257">
        <w:rPr>
          <w:rFonts w:hint="cs"/>
          <w:sz w:val="30"/>
          <w:cs/>
        </w:rPr>
        <w:t>อ</w:t>
      </w:r>
      <w:r w:rsidRPr="00086257">
        <w:rPr>
          <w:sz w:val="30"/>
          <w:cs/>
        </w:rPr>
        <w:t xml:space="preserve">. </w:t>
      </w:r>
      <w:r w:rsidRPr="00086257">
        <w:rPr>
          <w:cs/>
          <w:lang w:bidi="th-TH"/>
        </w:rPr>
        <w:t>(</w:t>
      </w:r>
      <w:r w:rsidRPr="00086257">
        <w:rPr>
          <w:rFonts w:hint="cs"/>
          <w:sz w:val="30"/>
          <w:cs/>
        </w:rPr>
        <w:t>องค์การมหาชน</w:t>
      </w:r>
      <w:r w:rsidRPr="00086257">
        <w:rPr>
          <w:cs/>
          <w:lang w:bidi="th-TH"/>
        </w:rPr>
        <w:t>)</w:t>
      </w:r>
      <w:r w:rsidRPr="00086257">
        <w:t xml:space="preserve">, </w:t>
      </w:r>
      <w:r w:rsidRPr="00086257">
        <w:rPr>
          <w:rFonts w:hint="cs"/>
          <w:i/>
          <w:sz w:val="30"/>
          <w:cs/>
        </w:rPr>
        <w:t>แนวทางการประเมินคาร์บอนฟุตพริ้นท์</w:t>
      </w:r>
    </w:p>
    <w:p w14:paraId="5C3AFEA9" w14:textId="77777777" w:rsidR="00086257" w:rsidRPr="00086257" w:rsidRDefault="00086257" w:rsidP="00086257">
      <w:pPr>
        <w:pStyle w:val="EndNoteBibliography"/>
        <w:ind w:left="720" w:hanging="720"/>
      </w:pPr>
      <w:r w:rsidRPr="00086257">
        <w:rPr>
          <w:rFonts w:hint="cs"/>
          <w:i/>
          <w:sz w:val="30"/>
          <w:cs/>
        </w:rPr>
        <w:t>สำหรับองค์กรปกครองส่วนท้องถิ่น</w:t>
      </w:r>
      <w:r w:rsidRPr="00086257">
        <w:rPr>
          <w:cs/>
          <w:lang w:bidi="th-TH"/>
        </w:rPr>
        <w:t xml:space="preserve">. </w:t>
      </w:r>
      <w:r w:rsidRPr="00086257">
        <w:t>2018.</w:t>
      </w:r>
    </w:p>
    <w:p w14:paraId="1C799679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4]</w:t>
      </w:r>
      <w:r w:rsidRPr="00086257">
        <w:tab/>
        <w:t xml:space="preserve">M. Konda, </w:t>
      </w:r>
      <w:r w:rsidRPr="00086257">
        <w:rPr>
          <w:i/>
        </w:rPr>
        <w:t>Elasticsearch in Action</w:t>
      </w:r>
      <w:r w:rsidRPr="00086257">
        <w:t>. Simon and Schuster, 2024.</w:t>
      </w:r>
    </w:p>
    <w:p w14:paraId="655786AE" w14:textId="71FD0ABB" w:rsidR="00086257" w:rsidRPr="00086257" w:rsidRDefault="00086257" w:rsidP="00086257">
      <w:pPr>
        <w:pStyle w:val="EndNoteBibliography"/>
        <w:ind w:left="720" w:hanging="720"/>
      </w:pPr>
      <w:r w:rsidRPr="00086257">
        <w:t>[5]</w:t>
      </w:r>
      <w:r w:rsidRPr="00086257">
        <w:tab/>
        <w:t xml:space="preserve">S. Ramírez. "FastAPI Documentation." Tiangolo. </w:t>
      </w:r>
      <w:hyperlink r:id="rId14" w:history="1">
        <w:r w:rsidRPr="00086257">
          <w:rPr>
            <w:rStyle w:val="Hyperlink"/>
          </w:rPr>
          <w:t>https://fastapi.tiangolo.com/</w:t>
        </w:r>
      </w:hyperlink>
      <w:r w:rsidRPr="00086257">
        <w:t xml:space="preserve"> (accessed January 14, 2025, 2025).</w:t>
      </w:r>
    </w:p>
    <w:p w14:paraId="6CB3091A" w14:textId="08F2BE65" w:rsidR="00086257" w:rsidRPr="00086257" w:rsidRDefault="00086257" w:rsidP="00086257">
      <w:pPr>
        <w:pStyle w:val="EndNoteBibliography"/>
        <w:ind w:left="720" w:hanging="720"/>
      </w:pPr>
      <w:r w:rsidRPr="00086257">
        <w:t>[6]</w:t>
      </w:r>
      <w:r w:rsidRPr="00086257">
        <w:tab/>
        <w:t xml:space="preserve">I. Meta. "React: A JavaScript library for building user interfaces." Meta </w:t>
      </w:r>
      <w:hyperlink r:id="rId15" w:history="1">
        <w:r w:rsidRPr="00086257">
          <w:rPr>
            <w:rStyle w:val="Hyperlink"/>
          </w:rPr>
          <w:t>https://reactjs.org/</w:t>
        </w:r>
      </w:hyperlink>
      <w:r w:rsidRPr="00086257">
        <w:t xml:space="preserve"> (accessed January 14, 2025, 2025).</w:t>
      </w:r>
    </w:p>
    <w:p w14:paraId="787E38F8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7]</w:t>
      </w:r>
      <w:r w:rsidRPr="00086257">
        <w:tab/>
        <w:t xml:space="preserve">P. Nikesh, S. M. Idicula, and S. D. Peter, "English-Malayalam cross-lingual information retrieval—an experience," in </w:t>
      </w:r>
      <w:r w:rsidRPr="00086257">
        <w:rPr>
          <w:i/>
        </w:rPr>
        <w:t>2008 IEEE International Conference on Electro/Information Technology</w:t>
      </w:r>
      <w:r w:rsidRPr="00086257">
        <w:t xml:space="preserve">, 2008: IEEE, pp. 271-275. </w:t>
      </w:r>
    </w:p>
    <w:p w14:paraId="3EECAA33" w14:textId="77777777" w:rsidR="00086257" w:rsidRPr="00086257" w:rsidRDefault="00086257" w:rsidP="00086257">
      <w:pPr>
        <w:pStyle w:val="EndNoteBibliography"/>
        <w:ind w:left="720" w:hanging="720"/>
      </w:pPr>
      <w:r w:rsidRPr="00086257">
        <w:t>[8]</w:t>
      </w:r>
      <w:r w:rsidRPr="00086257">
        <w:tab/>
        <w:t xml:space="preserve">A. F. Abka, M. Pratama, and W. Jatmiko, "Cross-Lingual Summarization: English-Bahasa Indonesia," in </w:t>
      </w:r>
      <w:r w:rsidRPr="00086257">
        <w:rPr>
          <w:i/>
        </w:rPr>
        <w:t>2021 6th International Workshop on Big Data and Information Security (IWBIS)</w:t>
      </w:r>
      <w:r w:rsidRPr="00086257">
        <w:t xml:space="preserve">, 2021: IEEE, pp. 53-58. </w:t>
      </w:r>
    </w:p>
    <w:p w14:paraId="26925918" w14:textId="01052F1A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6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7DE7343" w14:textId="77777777" w:rsidR="00D53780" w:rsidRDefault="00D53780">
      <w:r>
        <w:separator/>
      </w:r>
    </w:p>
  </w:endnote>
  <w:endnote w:type="continuationSeparator" w:id="0">
    <w:p w14:paraId="4EF3E810" w14:textId="77777777" w:rsidR="00D53780" w:rsidRDefault="00D537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5446D3B" w14:textId="77777777" w:rsidR="00D53780" w:rsidRDefault="00D53780">
      <w:r>
        <w:separator/>
      </w:r>
    </w:p>
  </w:footnote>
  <w:footnote w:type="continuationSeparator" w:id="0">
    <w:p w14:paraId="7673B9F3" w14:textId="77777777" w:rsidR="00D53780" w:rsidRDefault="00D5378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8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899285557">
    <w:abstractNumId w:val="24"/>
  </w:num>
  <w:num w:numId="2" w16cid:durableId="1318680808">
    <w:abstractNumId w:val="17"/>
  </w:num>
  <w:num w:numId="3" w16cid:durableId="1095249686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769229374">
    <w:abstractNumId w:val="27"/>
  </w:num>
  <w:num w:numId="5" w16cid:durableId="1035304135">
    <w:abstractNumId w:val="3"/>
  </w:num>
  <w:num w:numId="6" w16cid:durableId="89011862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212942428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1826051394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561911448">
    <w:abstractNumId w:val="3"/>
    <w:lvlOverride w:ilvl="0">
      <w:lvl w:ilvl="0" w:tplc="D42C270A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069AB47C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09AB798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F9A18D0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631A5BEA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AFC08DC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5C0CB392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67F4522E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05C012FE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1708023865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116412539">
    <w:abstractNumId w:val="3"/>
    <w:lvlOverride w:ilvl="0">
      <w:lvl w:ilvl="0" w:tplc="D42C270A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069AB47C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A09AB798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F9A18D0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631A5BEA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AFC08DC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5C0CB392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67F4522E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05C012FE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1086072910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789082948">
    <w:abstractNumId w:val="16"/>
  </w:num>
  <w:num w:numId="14" w16cid:durableId="1596014033">
    <w:abstractNumId w:val="13"/>
  </w:num>
  <w:num w:numId="15" w16cid:durableId="19359926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1308899037">
    <w:abstractNumId w:val="7"/>
  </w:num>
  <w:num w:numId="17" w16cid:durableId="2003701880">
    <w:abstractNumId w:val="26"/>
  </w:num>
  <w:num w:numId="18" w16cid:durableId="2083136931">
    <w:abstractNumId w:val="11"/>
  </w:num>
  <w:num w:numId="19" w16cid:durableId="1575583554">
    <w:abstractNumId w:val="18"/>
  </w:num>
  <w:num w:numId="20" w16cid:durableId="467013160">
    <w:abstractNumId w:val="23"/>
  </w:num>
  <w:num w:numId="21" w16cid:durableId="2101364639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658580785">
    <w:abstractNumId w:val="21"/>
  </w:num>
  <w:num w:numId="23" w16cid:durableId="1772506512">
    <w:abstractNumId w:val="25"/>
  </w:num>
  <w:num w:numId="24" w16cid:durableId="1864516651">
    <w:abstractNumId w:val="28"/>
  </w:num>
  <w:num w:numId="25" w16cid:durableId="719091068">
    <w:abstractNumId w:val="14"/>
  </w:num>
  <w:num w:numId="26" w16cid:durableId="189030296">
    <w:abstractNumId w:val="20"/>
  </w:num>
  <w:num w:numId="27" w16cid:durableId="1046104683">
    <w:abstractNumId w:val="8"/>
  </w:num>
  <w:num w:numId="28" w16cid:durableId="2127003444">
    <w:abstractNumId w:val="9"/>
  </w:num>
  <w:num w:numId="29" w16cid:durableId="967933513">
    <w:abstractNumId w:val="4"/>
  </w:num>
  <w:num w:numId="30" w16cid:durableId="16007748">
    <w:abstractNumId w:val="10"/>
  </w:num>
  <w:num w:numId="31" w16cid:durableId="233854686">
    <w:abstractNumId w:val="2"/>
  </w:num>
  <w:num w:numId="32" w16cid:durableId="1579553199">
    <w:abstractNumId w:val="5"/>
  </w:num>
  <w:num w:numId="33" w16cid:durableId="493106587">
    <w:abstractNumId w:val="0"/>
  </w:num>
  <w:num w:numId="34" w16cid:durableId="1234390514">
    <w:abstractNumId w:val="15"/>
  </w:num>
  <w:num w:numId="35" w16cid:durableId="230585884">
    <w:abstractNumId w:val="12"/>
  </w:num>
  <w:num w:numId="36" w16cid:durableId="1031345841">
    <w:abstractNumId w:val="1"/>
  </w:num>
  <w:num w:numId="37" w16cid:durableId="1260917438">
    <w:abstractNumId w:val="6"/>
  </w:num>
  <w:num w:numId="38" w16cid:durableId="1190993683">
    <w:abstractNumId w:val="19"/>
  </w:num>
  <w:num w:numId="39" w16cid:durableId="66447912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item&gt;13&lt;/item&gt;&lt;/record-ids&gt;&lt;/item&gt;&lt;/Libraries&gt;"/>
  </w:docVars>
  <w:rsids>
    <w:rsidRoot w:val="008F6FD9"/>
    <w:rsid w:val="00013210"/>
    <w:rsid w:val="000133DF"/>
    <w:rsid w:val="00023ACE"/>
    <w:rsid w:val="000278D4"/>
    <w:rsid w:val="00032699"/>
    <w:rsid w:val="000405A1"/>
    <w:rsid w:val="00040E2C"/>
    <w:rsid w:val="000566AF"/>
    <w:rsid w:val="0006030F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30E9"/>
    <w:rsid w:val="0009429A"/>
    <w:rsid w:val="000A00BC"/>
    <w:rsid w:val="000A0D91"/>
    <w:rsid w:val="000A12F9"/>
    <w:rsid w:val="000B5016"/>
    <w:rsid w:val="000B615F"/>
    <w:rsid w:val="000C0E58"/>
    <w:rsid w:val="000C752D"/>
    <w:rsid w:val="000C7D49"/>
    <w:rsid w:val="000D0BB9"/>
    <w:rsid w:val="000D52F3"/>
    <w:rsid w:val="000E1F7A"/>
    <w:rsid w:val="000E2F89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4D82"/>
    <w:rsid w:val="00196D78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E1B"/>
    <w:rsid w:val="001D5EA8"/>
    <w:rsid w:val="001E0D1A"/>
    <w:rsid w:val="001E1987"/>
    <w:rsid w:val="001E1C42"/>
    <w:rsid w:val="001E2E00"/>
    <w:rsid w:val="001F384A"/>
    <w:rsid w:val="001F4386"/>
    <w:rsid w:val="00204CEE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3978"/>
    <w:rsid w:val="002E7A41"/>
    <w:rsid w:val="002F7BE4"/>
    <w:rsid w:val="003026DC"/>
    <w:rsid w:val="00303F8F"/>
    <w:rsid w:val="0030617A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227B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548B"/>
    <w:rsid w:val="003E7F74"/>
    <w:rsid w:val="004002BB"/>
    <w:rsid w:val="00402904"/>
    <w:rsid w:val="00402ADF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20E6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30E8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720AC"/>
    <w:rsid w:val="0058054A"/>
    <w:rsid w:val="00584C28"/>
    <w:rsid w:val="00586117"/>
    <w:rsid w:val="00587427"/>
    <w:rsid w:val="00590269"/>
    <w:rsid w:val="00593604"/>
    <w:rsid w:val="005A313D"/>
    <w:rsid w:val="005A4E2A"/>
    <w:rsid w:val="005B2931"/>
    <w:rsid w:val="005C4A46"/>
    <w:rsid w:val="005D06E0"/>
    <w:rsid w:val="005D4C56"/>
    <w:rsid w:val="005D5103"/>
    <w:rsid w:val="005E49C7"/>
    <w:rsid w:val="005F7023"/>
    <w:rsid w:val="005F77C6"/>
    <w:rsid w:val="00613221"/>
    <w:rsid w:val="0061440B"/>
    <w:rsid w:val="00625137"/>
    <w:rsid w:val="0062624A"/>
    <w:rsid w:val="006327B3"/>
    <w:rsid w:val="006436E5"/>
    <w:rsid w:val="0064409E"/>
    <w:rsid w:val="006472A8"/>
    <w:rsid w:val="00647609"/>
    <w:rsid w:val="00650CFD"/>
    <w:rsid w:val="00656181"/>
    <w:rsid w:val="00660E8A"/>
    <w:rsid w:val="006612FA"/>
    <w:rsid w:val="00663DA4"/>
    <w:rsid w:val="0067285F"/>
    <w:rsid w:val="00677FDD"/>
    <w:rsid w:val="00680CD0"/>
    <w:rsid w:val="00681A7E"/>
    <w:rsid w:val="00687BBE"/>
    <w:rsid w:val="00690C5D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11D60"/>
    <w:rsid w:val="007166B0"/>
    <w:rsid w:val="0073106C"/>
    <w:rsid w:val="007413CF"/>
    <w:rsid w:val="0074683C"/>
    <w:rsid w:val="0075051E"/>
    <w:rsid w:val="00756631"/>
    <w:rsid w:val="00756F40"/>
    <w:rsid w:val="00760378"/>
    <w:rsid w:val="00760FCA"/>
    <w:rsid w:val="0076181F"/>
    <w:rsid w:val="007959AE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7F7E09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9324A"/>
    <w:rsid w:val="008A177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08B9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96957"/>
    <w:rsid w:val="009A1ACB"/>
    <w:rsid w:val="009A2D5D"/>
    <w:rsid w:val="009A3038"/>
    <w:rsid w:val="009A3AC9"/>
    <w:rsid w:val="009A6087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B18EE"/>
    <w:rsid w:val="00AC03D8"/>
    <w:rsid w:val="00AC360A"/>
    <w:rsid w:val="00AD0247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5710"/>
    <w:rsid w:val="00BE7705"/>
    <w:rsid w:val="00BF131F"/>
    <w:rsid w:val="00BF17ED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32A8"/>
    <w:rsid w:val="00D167E7"/>
    <w:rsid w:val="00D23AB4"/>
    <w:rsid w:val="00D23CAE"/>
    <w:rsid w:val="00D24E44"/>
    <w:rsid w:val="00D26B31"/>
    <w:rsid w:val="00D44BA5"/>
    <w:rsid w:val="00D4765D"/>
    <w:rsid w:val="00D5213E"/>
    <w:rsid w:val="00D53780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720D"/>
    <w:rsid w:val="00DA76B4"/>
    <w:rsid w:val="00DB0ED6"/>
    <w:rsid w:val="00DB1AF3"/>
    <w:rsid w:val="00DB4D4C"/>
    <w:rsid w:val="00DC0F62"/>
    <w:rsid w:val="00DC1E6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E6"/>
    <w:rsid w:val="00E4132D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4FFE"/>
    <w:rsid w:val="00EA51EE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64BF0"/>
    <w:rsid w:val="00F70005"/>
    <w:rsid w:val="00F71EDF"/>
    <w:rsid w:val="00F720DA"/>
    <w:rsid w:val="00F76C38"/>
    <w:rsid w:val="00F8041D"/>
    <w:rsid w:val="00F8446A"/>
    <w:rsid w:val="00F8481A"/>
    <w:rsid w:val="00F873DC"/>
    <w:rsid w:val="00F92F1A"/>
    <w:rsid w:val="00F93F03"/>
    <w:rsid w:val="00FA56A8"/>
    <w:rsid w:val="00FC08E2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abbreviations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reactjs.org/" TargetMode="External"/><Relationship Id="rId10" Type="http://schemas.openxmlformats.org/officeDocument/2006/relationships/hyperlink" Target="https://thaicarbonlabel.tgo.or.th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fastapi.tiangolo.com/" TargetMode="Externa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23C9D5-AA38-44D2-BB63-F39E88820E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4</TotalTime>
  <Pages>12</Pages>
  <Words>3692</Words>
  <Characters>21048</Characters>
  <Application>Microsoft Office Word</Application>
  <DocSecurity>0</DocSecurity>
  <Lines>175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39</cp:revision>
  <dcterms:created xsi:type="dcterms:W3CDTF">2025-01-13T22:57:00Z</dcterms:created>
  <dcterms:modified xsi:type="dcterms:W3CDTF">2025-01-15T0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